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80939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80939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5653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809397" w:history="1">
            <w:r w:rsidR="005653A1" w:rsidRPr="000B73A3">
              <w:rPr>
                <w:rStyle w:val="Hyperlink"/>
                <w:noProof/>
              </w:rPr>
              <w:t>Digital Synesthesia: Using Mobile Technology to Interact with Our World</w:t>
            </w:r>
            <w:r w:rsidR="005653A1">
              <w:rPr>
                <w:noProof/>
                <w:webHidden/>
              </w:rPr>
              <w:tab/>
            </w:r>
            <w:r w:rsidR="005653A1">
              <w:rPr>
                <w:noProof/>
                <w:webHidden/>
              </w:rPr>
              <w:fldChar w:fldCharType="begin"/>
            </w:r>
            <w:r w:rsidR="005653A1">
              <w:rPr>
                <w:noProof/>
                <w:webHidden/>
              </w:rPr>
              <w:instrText xml:space="preserve"> PAGEREF _Toc398809397 \h </w:instrText>
            </w:r>
            <w:r w:rsidR="005653A1">
              <w:rPr>
                <w:noProof/>
                <w:webHidden/>
              </w:rPr>
            </w:r>
            <w:r w:rsidR="005653A1">
              <w:rPr>
                <w:noProof/>
                <w:webHidden/>
              </w:rPr>
              <w:fldChar w:fldCharType="separate"/>
            </w:r>
            <w:r w:rsidR="005653A1">
              <w:rPr>
                <w:noProof/>
                <w:webHidden/>
              </w:rPr>
              <w:t>1</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398" w:history="1">
            <w:r w:rsidR="005653A1" w:rsidRPr="000B73A3">
              <w:rPr>
                <w:rStyle w:val="Hyperlink"/>
                <w:noProof/>
              </w:rPr>
              <w:t>Acknowledgements</w:t>
            </w:r>
            <w:r w:rsidR="005653A1">
              <w:rPr>
                <w:noProof/>
                <w:webHidden/>
              </w:rPr>
              <w:tab/>
            </w:r>
            <w:r w:rsidR="005653A1">
              <w:rPr>
                <w:noProof/>
                <w:webHidden/>
              </w:rPr>
              <w:fldChar w:fldCharType="begin"/>
            </w:r>
            <w:r w:rsidR="005653A1">
              <w:rPr>
                <w:noProof/>
                <w:webHidden/>
              </w:rPr>
              <w:instrText xml:space="preserve"> PAGEREF _Toc398809398 \h </w:instrText>
            </w:r>
            <w:r w:rsidR="005653A1">
              <w:rPr>
                <w:noProof/>
                <w:webHidden/>
              </w:rPr>
            </w:r>
            <w:r w:rsidR="005653A1">
              <w:rPr>
                <w:noProof/>
                <w:webHidden/>
              </w:rPr>
              <w:fldChar w:fldCharType="separate"/>
            </w:r>
            <w:r w:rsidR="005653A1">
              <w:rPr>
                <w:noProof/>
                <w:webHidden/>
              </w:rPr>
              <w:t>2</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399" w:history="1">
            <w:r w:rsidR="005653A1" w:rsidRPr="000B73A3">
              <w:rPr>
                <w:rStyle w:val="Hyperlink"/>
                <w:noProof/>
              </w:rPr>
              <w:t>Executive Summary</w:t>
            </w:r>
            <w:r w:rsidR="005653A1">
              <w:rPr>
                <w:noProof/>
                <w:webHidden/>
              </w:rPr>
              <w:tab/>
            </w:r>
            <w:r w:rsidR="005653A1">
              <w:rPr>
                <w:noProof/>
                <w:webHidden/>
              </w:rPr>
              <w:fldChar w:fldCharType="begin"/>
            </w:r>
            <w:r w:rsidR="005653A1">
              <w:rPr>
                <w:noProof/>
                <w:webHidden/>
              </w:rPr>
              <w:instrText xml:space="preserve"> PAGEREF _Toc398809399 \h </w:instrText>
            </w:r>
            <w:r w:rsidR="005653A1">
              <w:rPr>
                <w:noProof/>
                <w:webHidden/>
              </w:rPr>
            </w:r>
            <w:r w:rsidR="005653A1">
              <w:rPr>
                <w:noProof/>
                <w:webHidden/>
              </w:rPr>
              <w:fldChar w:fldCharType="separate"/>
            </w:r>
            <w:r w:rsidR="005653A1">
              <w:rPr>
                <w:noProof/>
                <w:webHidden/>
              </w:rPr>
              <w:t>5</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00" w:history="1">
            <w:r w:rsidR="005653A1" w:rsidRPr="000B73A3">
              <w:rPr>
                <w:rStyle w:val="Hyperlink"/>
                <w:noProof/>
              </w:rPr>
              <w:t>Future Projection</w:t>
            </w:r>
            <w:r w:rsidR="005653A1">
              <w:rPr>
                <w:noProof/>
                <w:webHidden/>
              </w:rPr>
              <w:tab/>
            </w:r>
            <w:r w:rsidR="005653A1">
              <w:rPr>
                <w:noProof/>
                <w:webHidden/>
              </w:rPr>
              <w:fldChar w:fldCharType="begin"/>
            </w:r>
            <w:r w:rsidR="005653A1">
              <w:rPr>
                <w:noProof/>
                <w:webHidden/>
              </w:rPr>
              <w:instrText xml:space="preserve"> PAGEREF _Toc398809400 \h </w:instrText>
            </w:r>
            <w:r w:rsidR="005653A1">
              <w:rPr>
                <w:noProof/>
                <w:webHidden/>
              </w:rPr>
            </w:r>
            <w:r w:rsidR="005653A1">
              <w:rPr>
                <w:noProof/>
                <w:webHidden/>
              </w:rPr>
              <w:fldChar w:fldCharType="separate"/>
            </w:r>
            <w:r w:rsidR="005653A1">
              <w:rPr>
                <w:noProof/>
                <w:webHidden/>
              </w:rPr>
              <w:t>6</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01" w:history="1">
            <w:r w:rsidR="005653A1" w:rsidRPr="000B73A3">
              <w:rPr>
                <w:rStyle w:val="Hyperlink"/>
                <w:noProof/>
              </w:rPr>
              <w:t>Abstract</w:t>
            </w:r>
            <w:r w:rsidR="005653A1">
              <w:rPr>
                <w:noProof/>
                <w:webHidden/>
              </w:rPr>
              <w:tab/>
            </w:r>
            <w:r w:rsidR="005653A1">
              <w:rPr>
                <w:noProof/>
                <w:webHidden/>
              </w:rPr>
              <w:fldChar w:fldCharType="begin"/>
            </w:r>
            <w:r w:rsidR="005653A1">
              <w:rPr>
                <w:noProof/>
                <w:webHidden/>
              </w:rPr>
              <w:instrText xml:space="preserve"> PAGEREF _Toc398809401 \h </w:instrText>
            </w:r>
            <w:r w:rsidR="005653A1">
              <w:rPr>
                <w:noProof/>
                <w:webHidden/>
              </w:rPr>
            </w:r>
            <w:r w:rsidR="005653A1">
              <w:rPr>
                <w:noProof/>
                <w:webHidden/>
              </w:rPr>
              <w:fldChar w:fldCharType="separate"/>
            </w:r>
            <w:r w:rsidR="005653A1">
              <w:rPr>
                <w:noProof/>
                <w:webHidden/>
              </w:rPr>
              <w:t>7</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02" w:history="1">
            <w:r w:rsidR="005653A1" w:rsidRPr="000B73A3">
              <w:rPr>
                <w:rStyle w:val="Hyperlink"/>
                <w:noProof/>
              </w:rPr>
              <w:t>Introduction</w:t>
            </w:r>
            <w:r w:rsidR="005653A1">
              <w:rPr>
                <w:noProof/>
                <w:webHidden/>
              </w:rPr>
              <w:tab/>
            </w:r>
            <w:r w:rsidR="005653A1">
              <w:rPr>
                <w:noProof/>
                <w:webHidden/>
              </w:rPr>
              <w:fldChar w:fldCharType="begin"/>
            </w:r>
            <w:r w:rsidR="005653A1">
              <w:rPr>
                <w:noProof/>
                <w:webHidden/>
              </w:rPr>
              <w:instrText xml:space="preserve"> PAGEREF _Toc398809402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03" w:history="1">
            <w:r w:rsidR="005653A1" w:rsidRPr="000B73A3">
              <w:rPr>
                <w:rStyle w:val="Hyperlink"/>
                <w:noProof/>
              </w:rPr>
              <w:t>Background and Related Work</w:t>
            </w:r>
            <w:r w:rsidR="005653A1">
              <w:rPr>
                <w:noProof/>
                <w:webHidden/>
              </w:rPr>
              <w:tab/>
            </w:r>
            <w:r w:rsidR="005653A1">
              <w:rPr>
                <w:noProof/>
                <w:webHidden/>
              </w:rPr>
              <w:fldChar w:fldCharType="begin"/>
            </w:r>
            <w:r w:rsidR="005653A1">
              <w:rPr>
                <w:noProof/>
                <w:webHidden/>
              </w:rPr>
              <w:instrText xml:space="preserve"> PAGEREF _Toc398809403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4" w:history="1">
            <w:r w:rsidR="005653A1" w:rsidRPr="000B73A3">
              <w:rPr>
                <w:rStyle w:val="Hyperlink"/>
                <w:noProof/>
              </w:rPr>
              <w:t>Thermal Interfacing</w:t>
            </w:r>
            <w:r w:rsidR="005653A1">
              <w:rPr>
                <w:noProof/>
                <w:webHidden/>
              </w:rPr>
              <w:tab/>
            </w:r>
            <w:r w:rsidR="005653A1">
              <w:rPr>
                <w:noProof/>
                <w:webHidden/>
              </w:rPr>
              <w:fldChar w:fldCharType="begin"/>
            </w:r>
            <w:r w:rsidR="005653A1">
              <w:rPr>
                <w:noProof/>
                <w:webHidden/>
              </w:rPr>
              <w:instrText xml:space="preserve"> PAGEREF _Toc398809404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5" w:history="1">
            <w:r w:rsidR="005653A1" w:rsidRPr="000B73A3">
              <w:rPr>
                <w:rStyle w:val="Hyperlink"/>
                <w:noProof/>
              </w:rPr>
              <w:t>Vibrotactile Interfacing</w:t>
            </w:r>
            <w:r w:rsidR="005653A1">
              <w:rPr>
                <w:noProof/>
                <w:webHidden/>
              </w:rPr>
              <w:tab/>
            </w:r>
            <w:r w:rsidR="005653A1">
              <w:rPr>
                <w:noProof/>
                <w:webHidden/>
              </w:rPr>
              <w:fldChar w:fldCharType="begin"/>
            </w:r>
            <w:r w:rsidR="005653A1">
              <w:rPr>
                <w:noProof/>
                <w:webHidden/>
              </w:rPr>
              <w:instrText xml:space="preserve"> PAGEREF _Toc398809405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6" w:history="1">
            <w:r w:rsidR="005653A1" w:rsidRPr="000B73A3">
              <w:rPr>
                <w:rStyle w:val="Hyperlink"/>
                <w:noProof/>
              </w:rPr>
              <w:t>Mobile Communication</w:t>
            </w:r>
            <w:r w:rsidR="005653A1">
              <w:rPr>
                <w:noProof/>
                <w:webHidden/>
              </w:rPr>
              <w:tab/>
            </w:r>
            <w:r w:rsidR="005653A1">
              <w:rPr>
                <w:noProof/>
                <w:webHidden/>
              </w:rPr>
              <w:fldChar w:fldCharType="begin"/>
            </w:r>
            <w:r w:rsidR="005653A1">
              <w:rPr>
                <w:noProof/>
                <w:webHidden/>
              </w:rPr>
              <w:instrText xml:space="preserve"> PAGEREF _Toc398809406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7"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07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8"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08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09" w:history="1">
            <w:r w:rsidR="005653A1" w:rsidRPr="000B73A3">
              <w:rPr>
                <w:rStyle w:val="Hyperlink"/>
                <w:noProof/>
              </w:rPr>
              <w:t>Situational Awareness</w:t>
            </w:r>
            <w:r w:rsidR="005653A1">
              <w:rPr>
                <w:noProof/>
                <w:webHidden/>
              </w:rPr>
              <w:tab/>
            </w:r>
            <w:r w:rsidR="005653A1">
              <w:rPr>
                <w:noProof/>
                <w:webHidden/>
              </w:rPr>
              <w:fldChar w:fldCharType="begin"/>
            </w:r>
            <w:r w:rsidR="005653A1">
              <w:rPr>
                <w:noProof/>
                <w:webHidden/>
              </w:rPr>
              <w:instrText xml:space="preserve"> PAGEREF _Toc398809409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10" w:history="1">
            <w:r w:rsidR="005653A1" w:rsidRPr="000B73A3">
              <w:rPr>
                <w:rStyle w:val="Hyperlink"/>
                <w:noProof/>
              </w:rPr>
              <w:t>Neuroplasticity</w:t>
            </w:r>
            <w:r w:rsidR="005653A1">
              <w:rPr>
                <w:noProof/>
                <w:webHidden/>
              </w:rPr>
              <w:tab/>
            </w:r>
            <w:r w:rsidR="005653A1">
              <w:rPr>
                <w:noProof/>
                <w:webHidden/>
              </w:rPr>
              <w:fldChar w:fldCharType="begin"/>
            </w:r>
            <w:r w:rsidR="005653A1">
              <w:rPr>
                <w:noProof/>
                <w:webHidden/>
              </w:rPr>
              <w:instrText xml:space="preserve"> PAGEREF _Toc398809410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11" w:history="1">
            <w:r w:rsidR="005653A1" w:rsidRPr="000B73A3">
              <w:rPr>
                <w:rStyle w:val="Hyperlink"/>
                <w:noProof/>
              </w:rPr>
              <w:t>Sensory Translation and Habituation</w:t>
            </w:r>
            <w:r w:rsidR="005653A1">
              <w:rPr>
                <w:noProof/>
                <w:webHidden/>
              </w:rPr>
              <w:tab/>
            </w:r>
            <w:r w:rsidR="005653A1">
              <w:rPr>
                <w:noProof/>
                <w:webHidden/>
              </w:rPr>
              <w:fldChar w:fldCharType="begin"/>
            </w:r>
            <w:r w:rsidR="005653A1">
              <w:rPr>
                <w:noProof/>
                <w:webHidden/>
              </w:rPr>
              <w:instrText xml:space="preserve"> PAGEREF _Toc398809411 \h </w:instrText>
            </w:r>
            <w:r w:rsidR="005653A1">
              <w:rPr>
                <w:noProof/>
                <w:webHidden/>
              </w:rPr>
            </w:r>
            <w:r w:rsidR="005653A1">
              <w:rPr>
                <w:noProof/>
                <w:webHidden/>
              </w:rPr>
              <w:fldChar w:fldCharType="separate"/>
            </w:r>
            <w:r w:rsidR="005653A1">
              <w:rPr>
                <w:noProof/>
                <w:webHidden/>
              </w:rPr>
              <w:t>11</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12" w:history="1">
            <w:r w:rsidR="005653A1" w:rsidRPr="000B73A3">
              <w:rPr>
                <w:rStyle w:val="Hyperlink"/>
                <w:noProof/>
              </w:rPr>
              <w:t>Digital Synesthesia</w:t>
            </w:r>
            <w:r w:rsidR="005653A1">
              <w:rPr>
                <w:noProof/>
                <w:webHidden/>
              </w:rPr>
              <w:tab/>
            </w:r>
            <w:r w:rsidR="005653A1">
              <w:rPr>
                <w:noProof/>
                <w:webHidden/>
              </w:rPr>
              <w:fldChar w:fldCharType="begin"/>
            </w:r>
            <w:r w:rsidR="005653A1">
              <w:rPr>
                <w:noProof/>
                <w:webHidden/>
              </w:rPr>
              <w:instrText xml:space="preserve"> PAGEREF _Toc398809412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13" w:history="1">
            <w:r w:rsidR="005653A1" w:rsidRPr="000B73A3">
              <w:rPr>
                <w:rStyle w:val="Hyperlink"/>
                <w:noProof/>
              </w:rPr>
              <w:t>Why?</w:t>
            </w:r>
            <w:r w:rsidR="005653A1">
              <w:rPr>
                <w:noProof/>
                <w:webHidden/>
              </w:rPr>
              <w:tab/>
            </w:r>
            <w:r w:rsidR="005653A1">
              <w:rPr>
                <w:noProof/>
                <w:webHidden/>
              </w:rPr>
              <w:fldChar w:fldCharType="begin"/>
            </w:r>
            <w:r w:rsidR="005653A1">
              <w:rPr>
                <w:noProof/>
                <w:webHidden/>
              </w:rPr>
              <w:instrText xml:space="preserve"> PAGEREF _Toc398809413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14" w:history="1">
            <w:r w:rsidR="005653A1" w:rsidRPr="000B73A3">
              <w:rPr>
                <w:rStyle w:val="Hyperlink"/>
                <w:noProof/>
              </w:rPr>
              <w:t>Design Approach</w:t>
            </w:r>
            <w:r w:rsidR="005653A1">
              <w:rPr>
                <w:noProof/>
                <w:webHidden/>
              </w:rPr>
              <w:tab/>
            </w:r>
            <w:r w:rsidR="005653A1">
              <w:rPr>
                <w:noProof/>
                <w:webHidden/>
              </w:rPr>
              <w:fldChar w:fldCharType="begin"/>
            </w:r>
            <w:r w:rsidR="005653A1">
              <w:rPr>
                <w:noProof/>
                <w:webHidden/>
              </w:rPr>
              <w:instrText xml:space="preserve"> PAGEREF _Toc398809414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15" w:history="1">
            <w:r w:rsidR="005653A1" w:rsidRPr="000B73A3">
              <w:rPr>
                <w:rStyle w:val="Hyperlink"/>
                <w:noProof/>
              </w:rPr>
              <w:t>Implementations</w:t>
            </w:r>
            <w:r w:rsidR="005653A1">
              <w:rPr>
                <w:noProof/>
                <w:webHidden/>
              </w:rPr>
              <w:tab/>
            </w:r>
            <w:r w:rsidR="005653A1">
              <w:rPr>
                <w:noProof/>
                <w:webHidden/>
              </w:rPr>
              <w:fldChar w:fldCharType="begin"/>
            </w:r>
            <w:r w:rsidR="005653A1">
              <w:rPr>
                <w:noProof/>
                <w:webHidden/>
              </w:rPr>
              <w:instrText xml:space="preserve"> PAGEREF _Toc398809415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16" w:history="1">
            <w:r w:rsidR="005653A1" w:rsidRPr="000B73A3">
              <w:rPr>
                <w:rStyle w:val="Hyperlink"/>
                <w:noProof/>
              </w:rPr>
              <w:t>First Study: Proximity Sensing</w:t>
            </w:r>
            <w:r w:rsidR="005653A1">
              <w:rPr>
                <w:noProof/>
                <w:webHidden/>
              </w:rPr>
              <w:tab/>
            </w:r>
            <w:r w:rsidR="005653A1">
              <w:rPr>
                <w:noProof/>
                <w:webHidden/>
              </w:rPr>
              <w:fldChar w:fldCharType="begin"/>
            </w:r>
            <w:r w:rsidR="005653A1">
              <w:rPr>
                <w:noProof/>
                <w:webHidden/>
              </w:rPr>
              <w:instrText xml:space="preserve"> PAGEREF _Toc398809416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17" w:history="1">
            <w:r w:rsidR="005653A1" w:rsidRPr="000B73A3">
              <w:rPr>
                <w:rStyle w:val="Hyperlink"/>
                <w:noProof/>
              </w:rPr>
              <w:t>Second Study: Temperature Sensing</w:t>
            </w:r>
            <w:r w:rsidR="005653A1">
              <w:rPr>
                <w:noProof/>
                <w:webHidden/>
              </w:rPr>
              <w:tab/>
            </w:r>
            <w:r w:rsidR="005653A1">
              <w:rPr>
                <w:noProof/>
                <w:webHidden/>
              </w:rPr>
              <w:fldChar w:fldCharType="begin"/>
            </w:r>
            <w:r w:rsidR="005653A1">
              <w:rPr>
                <w:noProof/>
                <w:webHidden/>
              </w:rPr>
              <w:instrText xml:space="preserve"> PAGEREF _Toc398809417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18" w:history="1">
            <w:r w:rsidR="005653A1" w:rsidRPr="000B73A3">
              <w:rPr>
                <w:rStyle w:val="Hyperlink"/>
                <w:noProof/>
              </w:rPr>
              <w:t>Third Study: Cellphone Sensors</w:t>
            </w:r>
            <w:r w:rsidR="005653A1">
              <w:rPr>
                <w:noProof/>
                <w:webHidden/>
              </w:rPr>
              <w:tab/>
            </w:r>
            <w:r w:rsidR="005653A1">
              <w:rPr>
                <w:noProof/>
                <w:webHidden/>
              </w:rPr>
              <w:fldChar w:fldCharType="begin"/>
            </w:r>
            <w:r w:rsidR="005653A1">
              <w:rPr>
                <w:noProof/>
                <w:webHidden/>
              </w:rPr>
              <w:instrText xml:space="preserve"> PAGEREF _Toc398809418 \h </w:instrText>
            </w:r>
            <w:r w:rsidR="005653A1">
              <w:rPr>
                <w:noProof/>
                <w:webHidden/>
              </w:rPr>
            </w:r>
            <w:r w:rsidR="005653A1">
              <w:rPr>
                <w:noProof/>
                <w:webHidden/>
              </w:rPr>
              <w:fldChar w:fldCharType="separate"/>
            </w:r>
            <w:r w:rsidR="005653A1">
              <w:rPr>
                <w:noProof/>
                <w:webHidden/>
              </w:rPr>
              <w:t>14</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19" w:history="1">
            <w:r w:rsidR="005653A1" w:rsidRPr="000B73A3">
              <w:rPr>
                <w:rStyle w:val="Hyperlink"/>
                <w:noProof/>
              </w:rPr>
              <w:t>System Description</w:t>
            </w:r>
            <w:r w:rsidR="005653A1">
              <w:rPr>
                <w:noProof/>
                <w:webHidden/>
              </w:rPr>
              <w:tab/>
            </w:r>
            <w:r w:rsidR="005653A1">
              <w:rPr>
                <w:noProof/>
                <w:webHidden/>
              </w:rPr>
              <w:fldChar w:fldCharType="begin"/>
            </w:r>
            <w:r w:rsidR="005653A1">
              <w:rPr>
                <w:noProof/>
                <w:webHidden/>
              </w:rPr>
              <w:instrText xml:space="preserve"> PAGEREF _Toc398809419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0" w:history="1">
            <w:r w:rsidR="005653A1" w:rsidRPr="000B73A3">
              <w:rPr>
                <w:rStyle w:val="Hyperlink"/>
                <w:noProof/>
              </w:rPr>
              <w:t>Hardware</w:t>
            </w:r>
            <w:r w:rsidR="005653A1">
              <w:rPr>
                <w:noProof/>
                <w:webHidden/>
              </w:rPr>
              <w:tab/>
            </w:r>
            <w:r w:rsidR="005653A1">
              <w:rPr>
                <w:noProof/>
                <w:webHidden/>
              </w:rPr>
              <w:fldChar w:fldCharType="begin"/>
            </w:r>
            <w:r w:rsidR="005653A1">
              <w:rPr>
                <w:noProof/>
                <w:webHidden/>
              </w:rPr>
              <w:instrText xml:space="preserve"> PAGEREF _Toc398809420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1" w:history="1">
            <w:r w:rsidR="005653A1" w:rsidRPr="000B73A3">
              <w:rPr>
                <w:rStyle w:val="Hyperlink"/>
                <w:noProof/>
              </w:rPr>
              <w:t>Software</w:t>
            </w:r>
            <w:r w:rsidR="005653A1">
              <w:rPr>
                <w:noProof/>
                <w:webHidden/>
              </w:rPr>
              <w:tab/>
            </w:r>
            <w:r w:rsidR="005653A1">
              <w:rPr>
                <w:noProof/>
                <w:webHidden/>
              </w:rPr>
              <w:fldChar w:fldCharType="begin"/>
            </w:r>
            <w:r w:rsidR="005653A1">
              <w:rPr>
                <w:noProof/>
                <w:webHidden/>
              </w:rPr>
              <w:instrText xml:space="preserve"> PAGEREF _Toc398809421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22" w:history="1">
            <w:r w:rsidR="005653A1" w:rsidRPr="000B73A3">
              <w:rPr>
                <w:rStyle w:val="Hyperlink"/>
                <w:noProof/>
              </w:rPr>
              <w:t>Value Mapping</w:t>
            </w:r>
            <w:r w:rsidR="005653A1">
              <w:rPr>
                <w:noProof/>
                <w:webHidden/>
              </w:rPr>
              <w:tab/>
            </w:r>
            <w:r w:rsidR="005653A1">
              <w:rPr>
                <w:noProof/>
                <w:webHidden/>
              </w:rPr>
              <w:fldChar w:fldCharType="begin"/>
            </w:r>
            <w:r w:rsidR="005653A1">
              <w:rPr>
                <w:noProof/>
                <w:webHidden/>
              </w:rPr>
              <w:instrText xml:space="preserve"> PAGEREF _Toc398809422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3" w:history="1">
            <w:r w:rsidR="005653A1" w:rsidRPr="000B73A3">
              <w:rPr>
                <w:rStyle w:val="Hyperlink"/>
                <w:noProof/>
              </w:rPr>
              <w:t>The three stages</w:t>
            </w:r>
            <w:r w:rsidR="005653A1">
              <w:rPr>
                <w:noProof/>
                <w:webHidden/>
              </w:rPr>
              <w:tab/>
            </w:r>
            <w:r w:rsidR="005653A1">
              <w:rPr>
                <w:noProof/>
                <w:webHidden/>
              </w:rPr>
              <w:fldChar w:fldCharType="begin"/>
            </w:r>
            <w:r w:rsidR="005653A1">
              <w:rPr>
                <w:noProof/>
                <w:webHidden/>
              </w:rPr>
              <w:instrText xml:space="preserve"> PAGEREF _Toc398809423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24" w:history="1">
            <w:r w:rsidR="005653A1" w:rsidRPr="000B73A3">
              <w:rPr>
                <w:rStyle w:val="Hyperlink"/>
                <w:noProof/>
              </w:rPr>
              <w:t>Evaluation Research Plan</w:t>
            </w:r>
            <w:r w:rsidR="005653A1">
              <w:rPr>
                <w:noProof/>
                <w:webHidden/>
              </w:rPr>
              <w:tab/>
            </w:r>
            <w:r w:rsidR="005653A1">
              <w:rPr>
                <w:noProof/>
                <w:webHidden/>
              </w:rPr>
              <w:fldChar w:fldCharType="begin"/>
            </w:r>
            <w:r w:rsidR="005653A1">
              <w:rPr>
                <w:noProof/>
                <w:webHidden/>
              </w:rPr>
              <w:instrText xml:space="preserve"> PAGEREF _Toc398809424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75671D">
          <w:pPr>
            <w:pStyle w:val="TOC3"/>
            <w:tabs>
              <w:tab w:val="right" w:leader="dot" w:pos="9350"/>
            </w:tabs>
            <w:rPr>
              <w:noProof/>
              <w:sz w:val="22"/>
              <w:szCs w:val="22"/>
            </w:rPr>
          </w:pPr>
          <w:hyperlink w:anchor="_Toc398809425" w:history="1">
            <w:r w:rsidR="005653A1" w:rsidRPr="000B73A3">
              <w:rPr>
                <w:rStyle w:val="Hyperlink"/>
                <w:noProof/>
              </w:rPr>
              <w:t>Evaluation</w:t>
            </w:r>
            <w:r w:rsidR="005653A1">
              <w:rPr>
                <w:noProof/>
                <w:webHidden/>
              </w:rPr>
              <w:tab/>
            </w:r>
            <w:r w:rsidR="005653A1">
              <w:rPr>
                <w:noProof/>
                <w:webHidden/>
              </w:rPr>
              <w:fldChar w:fldCharType="begin"/>
            </w:r>
            <w:r w:rsidR="005653A1">
              <w:rPr>
                <w:noProof/>
                <w:webHidden/>
              </w:rPr>
              <w:instrText xml:space="preserve"> PAGEREF _Toc398809425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26" w:history="1">
            <w:r w:rsidR="005653A1" w:rsidRPr="000B73A3">
              <w:rPr>
                <w:rStyle w:val="Hyperlink"/>
                <w:noProof/>
              </w:rPr>
              <w:t>Research Questions</w:t>
            </w:r>
            <w:r w:rsidR="005653A1">
              <w:rPr>
                <w:noProof/>
                <w:webHidden/>
              </w:rPr>
              <w:tab/>
            </w:r>
            <w:r w:rsidR="005653A1">
              <w:rPr>
                <w:noProof/>
                <w:webHidden/>
              </w:rPr>
              <w:fldChar w:fldCharType="begin"/>
            </w:r>
            <w:r w:rsidR="005653A1">
              <w:rPr>
                <w:noProof/>
                <w:webHidden/>
              </w:rPr>
              <w:instrText xml:space="preserve"> PAGEREF _Toc398809426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7" w:history="1">
            <w:r w:rsidR="005653A1" w:rsidRPr="000B73A3">
              <w:rPr>
                <w:rStyle w:val="Hyperlink"/>
                <w:noProof/>
              </w:rPr>
              <w:t>Discreet and Continuous Data</w:t>
            </w:r>
            <w:r w:rsidR="005653A1">
              <w:rPr>
                <w:noProof/>
                <w:webHidden/>
              </w:rPr>
              <w:tab/>
            </w:r>
            <w:r w:rsidR="005653A1">
              <w:rPr>
                <w:noProof/>
                <w:webHidden/>
              </w:rPr>
              <w:fldChar w:fldCharType="begin"/>
            </w:r>
            <w:r w:rsidR="005653A1">
              <w:rPr>
                <w:noProof/>
                <w:webHidden/>
              </w:rPr>
              <w:instrText xml:space="preserve"> PAGEREF _Toc398809427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8"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28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29" w:history="1">
            <w:r w:rsidR="005653A1" w:rsidRPr="000B73A3">
              <w:rPr>
                <w:rStyle w:val="Hyperlink"/>
                <w:noProof/>
              </w:rPr>
              <w:t>Sensory Augmentation</w:t>
            </w:r>
            <w:r w:rsidR="005653A1">
              <w:rPr>
                <w:noProof/>
                <w:webHidden/>
              </w:rPr>
              <w:tab/>
            </w:r>
            <w:r w:rsidR="005653A1">
              <w:rPr>
                <w:noProof/>
                <w:webHidden/>
              </w:rPr>
              <w:fldChar w:fldCharType="begin"/>
            </w:r>
            <w:r w:rsidR="005653A1">
              <w:rPr>
                <w:noProof/>
                <w:webHidden/>
              </w:rPr>
              <w:instrText xml:space="preserve"> PAGEREF _Toc398809429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0"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30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1" w:history="1">
            <w:r w:rsidR="005653A1" w:rsidRPr="000B73A3">
              <w:rPr>
                <w:rStyle w:val="Hyperlink"/>
                <w:noProof/>
              </w:rPr>
              <w:t>The User and the New Stimuli</w:t>
            </w:r>
            <w:r w:rsidR="005653A1">
              <w:rPr>
                <w:noProof/>
                <w:webHidden/>
              </w:rPr>
              <w:tab/>
            </w:r>
            <w:r w:rsidR="005653A1">
              <w:rPr>
                <w:noProof/>
                <w:webHidden/>
              </w:rPr>
              <w:fldChar w:fldCharType="begin"/>
            </w:r>
            <w:r w:rsidR="005653A1">
              <w:rPr>
                <w:noProof/>
                <w:webHidden/>
              </w:rPr>
              <w:instrText xml:space="preserve"> PAGEREF _Toc398809431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2" w:history="1">
            <w:r w:rsidR="005653A1" w:rsidRPr="000B73A3">
              <w:rPr>
                <w:rStyle w:val="Hyperlink"/>
                <w:noProof/>
              </w:rPr>
              <w:t>Escaping the visual user interface</w:t>
            </w:r>
            <w:r w:rsidR="005653A1">
              <w:rPr>
                <w:noProof/>
                <w:webHidden/>
              </w:rPr>
              <w:tab/>
            </w:r>
            <w:r w:rsidR="005653A1">
              <w:rPr>
                <w:noProof/>
                <w:webHidden/>
              </w:rPr>
              <w:fldChar w:fldCharType="begin"/>
            </w:r>
            <w:r w:rsidR="005653A1">
              <w:rPr>
                <w:noProof/>
                <w:webHidden/>
              </w:rPr>
              <w:instrText xml:space="preserve"> PAGEREF _Toc398809432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3" w:history="1">
            <w:r w:rsidR="005653A1" w:rsidRPr="000B73A3">
              <w:rPr>
                <w:rStyle w:val="Hyperlink"/>
                <w:noProof/>
              </w:rPr>
              <w:t>Design Thinking</w:t>
            </w:r>
            <w:r w:rsidR="005653A1">
              <w:rPr>
                <w:noProof/>
                <w:webHidden/>
              </w:rPr>
              <w:tab/>
            </w:r>
            <w:r w:rsidR="005653A1">
              <w:rPr>
                <w:noProof/>
                <w:webHidden/>
              </w:rPr>
              <w:fldChar w:fldCharType="begin"/>
            </w:r>
            <w:r w:rsidR="005653A1">
              <w:rPr>
                <w:noProof/>
                <w:webHidden/>
              </w:rPr>
              <w:instrText xml:space="preserve"> PAGEREF _Toc398809433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4" w:history="1">
            <w:r w:rsidR="005653A1" w:rsidRPr="000B73A3">
              <w:rPr>
                <w:rStyle w:val="Hyperlink"/>
                <w:noProof/>
              </w:rPr>
              <w:t>Human Development</w:t>
            </w:r>
            <w:r w:rsidR="005653A1">
              <w:rPr>
                <w:noProof/>
                <w:webHidden/>
              </w:rPr>
              <w:tab/>
            </w:r>
            <w:r w:rsidR="005653A1">
              <w:rPr>
                <w:noProof/>
                <w:webHidden/>
              </w:rPr>
              <w:fldChar w:fldCharType="begin"/>
            </w:r>
            <w:r w:rsidR="005653A1">
              <w:rPr>
                <w:noProof/>
                <w:webHidden/>
              </w:rPr>
              <w:instrText xml:space="preserve"> PAGEREF _Toc398809434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35" w:history="1">
            <w:r w:rsidR="005653A1" w:rsidRPr="000B73A3">
              <w:rPr>
                <w:rStyle w:val="Hyperlink"/>
                <w:noProof/>
              </w:rPr>
              <w:t>References</w:t>
            </w:r>
            <w:r w:rsidR="005653A1">
              <w:rPr>
                <w:noProof/>
                <w:webHidden/>
              </w:rPr>
              <w:tab/>
            </w:r>
            <w:r w:rsidR="005653A1">
              <w:rPr>
                <w:noProof/>
                <w:webHidden/>
              </w:rPr>
              <w:fldChar w:fldCharType="begin"/>
            </w:r>
            <w:r w:rsidR="005653A1">
              <w:rPr>
                <w:noProof/>
                <w:webHidden/>
              </w:rPr>
              <w:instrText xml:space="preserve"> PAGEREF _Toc398809435 \h </w:instrText>
            </w:r>
            <w:r w:rsidR="005653A1">
              <w:rPr>
                <w:noProof/>
                <w:webHidden/>
              </w:rPr>
            </w:r>
            <w:r w:rsidR="005653A1">
              <w:rPr>
                <w:noProof/>
                <w:webHidden/>
              </w:rPr>
              <w:fldChar w:fldCharType="separate"/>
            </w:r>
            <w:r w:rsidR="005653A1">
              <w:rPr>
                <w:noProof/>
                <w:webHidden/>
              </w:rPr>
              <w:t>27</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36" w:history="1">
            <w:r w:rsidR="005653A1" w:rsidRPr="000B73A3">
              <w:rPr>
                <w:rStyle w:val="Hyperlink"/>
                <w:noProof/>
              </w:rPr>
              <w:t>Non-Cited Bibliography</w:t>
            </w:r>
            <w:r w:rsidR="005653A1">
              <w:rPr>
                <w:noProof/>
                <w:webHidden/>
              </w:rPr>
              <w:tab/>
            </w:r>
            <w:r w:rsidR="005653A1">
              <w:rPr>
                <w:noProof/>
                <w:webHidden/>
              </w:rPr>
              <w:fldChar w:fldCharType="begin"/>
            </w:r>
            <w:r w:rsidR="005653A1">
              <w:rPr>
                <w:noProof/>
                <w:webHidden/>
              </w:rPr>
              <w:instrText xml:space="preserve"> PAGEREF _Toc398809436 \h </w:instrText>
            </w:r>
            <w:r w:rsidR="005653A1">
              <w:rPr>
                <w:noProof/>
                <w:webHidden/>
              </w:rPr>
            </w:r>
            <w:r w:rsidR="005653A1">
              <w:rPr>
                <w:noProof/>
                <w:webHidden/>
              </w:rPr>
              <w:fldChar w:fldCharType="separate"/>
            </w:r>
            <w:r w:rsidR="005653A1">
              <w:rPr>
                <w:noProof/>
                <w:webHidden/>
              </w:rPr>
              <w:t>29</w:t>
            </w:r>
            <w:r w:rsidR="005653A1">
              <w:rPr>
                <w:noProof/>
                <w:webHidden/>
              </w:rPr>
              <w:fldChar w:fldCharType="end"/>
            </w:r>
          </w:hyperlink>
        </w:p>
        <w:p w:rsidR="005653A1" w:rsidRDefault="0075671D">
          <w:pPr>
            <w:pStyle w:val="TOC1"/>
            <w:tabs>
              <w:tab w:val="right" w:leader="dot" w:pos="9350"/>
            </w:tabs>
            <w:rPr>
              <w:noProof/>
              <w:sz w:val="22"/>
              <w:szCs w:val="22"/>
            </w:rPr>
          </w:pPr>
          <w:hyperlink w:anchor="_Toc398809437" w:history="1">
            <w:r w:rsidR="005653A1" w:rsidRPr="000B73A3">
              <w:rPr>
                <w:rStyle w:val="Hyperlink"/>
                <w:noProof/>
              </w:rPr>
              <w:t>Bio</w:t>
            </w:r>
            <w:r w:rsidR="005653A1">
              <w:rPr>
                <w:noProof/>
                <w:webHidden/>
              </w:rPr>
              <w:tab/>
            </w:r>
            <w:r w:rsidR="005653A1">
              <w:rPr>
                <w:noProof/>
                <w:webHidden/>
              </w:rPr>
              <w:fldChar w:fldCharType="begin"/>
            </w:r>
            <w:r w:rsidR="005653A1">
              <w:rPr>
                <w:noProof/>
                <w:webHidden/>
              </w:rPr>
              <w:instrText xml:space="preserve"> PAGEREF _Toc398809437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5653A1" w:rsidRDefault="0075671D">
          <w:pPr>
            <w:pStyle w:val="TOC2"/>
            <w:tabs>
              <w:tab w:val="right" w:leader="dot" w:pos="9350"/>
            </w:tabs>
            <w:rPr>
              <w:noProof/>
              <w:sz w:val="22"/>
              <w:szCs w:val="22"/>
            </w:rPr>
          </w:pPr>
          <w:hyperlink w:anchor="_Toc398809438" w:history="1">
            <w:r w:rsidR="005653A1" w:rsidRPr="000B73A3">
              <w:rPr>
                <w:rStyle w:val="Hyperlink"/>
                <w:noProof/>
              </w:rPr>
              <w:t>Santiago Eloy Alfaro</w:t>
            </w:r>
            <w:r w:rsidR="005653A1">
              <w:rPr>
                <w:noProof/>
                <w:webHidden/>
              </w:rPr>
              <w:tab/>
            </w:r>
            <w:r w:rsidR="005653A1">
              <w:rPr>
                <w:noProof/>
                <w:webHidden/>
              </w:rPr>
              <w:fldChar w:fldCharType="begin"/>
            </w:r>
            <w:r w:rsidR="005653A1">
              <w:rPr>
                <w:noProof/>
                <w:webHidden/>
              </w:rPr>
              <w:instrText xml:space="preserve"> PAGEREF _Toc398809438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80939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80940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80940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80940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80940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809404"/>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809405"/>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809406"/>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809407"/>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809408"/>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809409"/>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809410"/>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8809411"/>
      <w:r>
        <w:lastRenderedPageBreak/>
        <w:t>Sensory Translation and Habituation</w:t>
      </w:r>
      <w:bookmarkEnd w:id="14"/>
    </w:p>
    <w:p w:rsidR="00C82892" w:rsidRDefault="00C82892">
      <w:r>
        <w:br w:type="page"/>
      </w:r>
    </w:p>
    <w:p w:rsidR="00603B17" w:rsidRDefault="00603B17" w:rsidP="00603B17">
      <w:pPr>
        <w:pStyle w:val="Heading1"/>
      </w:pPr>
      <w:bookmarkStart w:id="15" w:name="_Toc398809412"/>
      <w:r>
        <w:lastRenderedPageBreak/>
        <w:t>Digital Synesthesia</w:t>
      </w:r>
      <w:bookmarkEnd w:id="15"/>
    </w:p>
    <w:p w:rsidR="003E028C" w:rsidRDefault="003E028C" w:rsidP="003E028C">
      <w:pPr>
        <w:pStyle w:val="Heading2"/>
      </w:pPr>
      <w:bookmarkStart w:id="16" w:name="_Toc398809413"/>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8809414"/>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8" w:name="_Toc3988094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88094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8809417"/>
      <w:r>
        <w:t>Second Study: Temperature Sensing</w:t>
      </w:r>
      <w:bookmarkEnd w:id="20"/>
    </w:p>
    <w:p w:rsidR="00660AB6" w:rsidRPr="00660AB6" w:rsidRDefault="00660AB6" w:rsidP="00660AB6">
      <w:r>
        <w:t xml:space="preserve">At this stage, the project will looked into the creation of new sensory experiences. This stage studied the users’ acceptance of new information that was consciously mapped to a particular </w:t>
      </w:r>
      <w:r>
        <w:lastRenderedPageBreak/>
        <w:t>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88094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8809419"/>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5671D" w:rsidRDefault="0075671D" w:rsidP="004F1B29">
                            <w:pPr>
                              <w:jc w:val="center"/>
                            </w:pPr>
                            <w:r>
                              <w:t>Translation</w:t>
                            </w:r>
                          </w:p>
                          <w:p w:rsidR="0075671D" w:rsidRDefault="0075671D"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75671D" w:rsidRDefault="0075671D" w:rsidP="004F1B29">
                      <w:pPr>
                        <w:jc w:val="center"/>
                      </w:pPr>
                      <w:r>
                        <w:t>Translation</w:t>
                      </w:r>
                    </w:p>
                    <w:p w:rsidR="0075671D" w:rsidRDefault="0075671D"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75671D" w:rsidRPr="004F1B29" w:rsidRDefault="0075671D"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75671D" w:rsidRPr="004F1B29" w:rsidRDefault="0075671D"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5671D" w:rsidRDefault="0075671D" w:rsidP="004F1B29">
                            <w:pPr>
                              <w:jc w:val="center"/>
                            </w:pPr>
                            <w:r>
                              <w:t>Feedback</w:t>
                            </w:r>
                          </w:p>
                          <w:p w:rsidR="0075671D" w:rsidRDefault="0075671D" w:rsidP="004F1B29">
                            <w:pPr>
                              <w:jc w:val="center"/>
                            </w:pPr>
                            <w:proofErr w:type="gramStart"/>
                            <w:r>
                              <w:t>The haptic system that will convey the information to the user.</w:t>
                            </w:r>
                            <w:proofErr w:type="gramEnd"/>
                          </w:p>
                          <w:p w:rsidR="0075671D" w:rsidRDefault="0075671D"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75671D" w:rsidRDefault="0075671D" w:rsidP="004F1B29">
                      <w:pPr>
                        <w:jc w:val="center"/>
                      </w:pPr>
                      <w:r>
                        <w:t>Feedback</w:t>
                      </w:r>
                    </w:p>
                    <w:p w:rsidR="0075671D" w:rsidRDefault="0075671D" w:rsidP="004F1B29">
                      <w:pPr>
                        <w:jc w:val="center"/>
                      </w:pPr>
                      <w:proofErr w:type="gramStart"/>
                      <w:r>
                        <w:t>The haptic system that will convey the information to the user.</w:t>
                      </w:r>
                      <w:proofErr w:type="gramEnd"/>
                    </w:p>
                    <w:p w:rsidR="0075671D" w:rsidRDefault="0075671D"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5671D" w:rsidRDefault="0075671D" w:rsidP="004F1B29">
                            <w:pPr>
                              <w:jc w:val="center"/>
                            </w:pPr>
                            <w:r>
                              <w:t>Sensing</w:t>
                            </w:r>
                          </w:p>
                          <w:p w:rsidR="0075671D" w:rsidRDefault="0075671D"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75671D" w:rsidRDefault="0075671D" w:rsidP="004F1B29">
                      <w:pPr>
                        <w:jc w:val="center"/>
                      </w:pPr>
                      <w:r>
                        <w:t>Sensing</w:t>
                      </w:r>
                    </w:p>
                    <w:p w:rsidR="0075671D" w:rsidRDefault="0075671D"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75671D" w:rsidRPr="004F1B29" w:rsidRDefault="0075671D" w:rsidP="009E429B">
                            <w:pPr>
                              <w:jc w:val="center"/>
                              <w:rPr>
                                <w:color w:val="000000" w:themeColor="text1"/>
                              </w:rPr>
                            </w:pPr>
                            <w:r w:rsidRPr="004F1B29">
                              <w:rPr>
                                <w:color w:val="000000" w:themeColor="text1"/>
                              </w:rPr>
                              <w:t>User Interface</w:t>
                            </w:r>
                          </w:p>
                          <w:p w:rsidR="0075671D" w:rsidRPr="004F1B29" w:rsidRDefault="0075671D"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75671D" w:rsidRPr="004F1B29" w:rsidRDefault="0075671D" w:rsidP="009E429B">
                      <w:pPr>
                        <w:jc w:val="center"/>
                        <w:rPr>
                          <w:color w:val="000000" w:themeColor="text1"/>
                        </w:rPr>
                      </w:pPr>
                      <w:r w:rsidRPr="004F1B29">
                        <w:rPr>
                          <w:color w:val="000000" w:themeColor="text1"/>
                        </w:rPr>
                        <w:t>User Interface</w:t>
                      </w:r>
                    </w:p>
                    <w:p w:rsidR="0075671D" w:rsidRPr="004F1B29" w:rsidRDefault="0075671D"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75671D" w:rsidRPr="004F1B29" w:rsidRDefault="0075671D" w:rsidP="009E429B">
                            <w:pPr>
                              <w:jc w:val="center"/>
                              <w:rPr>
                                <w:color w:val="000000" w:themeColor="text1"/>
                              </w:rPr>
                            </w:pPr>
                            <w:r w:rsidRPr="004F1B29">
                              <w:rPr>
                                <w:color w:val="000000" w:themeColor="text1"/>
                              </w:rPr>
                              <w:t>User Interface</w:t>
                            </w:r>
                          </w:p>
                          <w:p w:rsidR="0075671D" w:rsidRPr="004F1B29" w:rsidRDefault="0075671D"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75671D" w:rsidRPr="004F1B29" w:rsidRDefault="0075671D" w:rsidP="009E429B">
                      <w:pPr>
                        <w:jc w:val="center"/>
                        <w:rPr>
                          <w:color w:val="000000" w:themeColor="text1"/>
                        </w:rPr>
                      </w:pPr>
                      <w:r w:rsidRPr="004F1B29">
                        <w:rPr>
                          <w:color w:val="000000" w:themeColor="text1"/>
                        </w:rPr>
                        <w:t>User Interface</w:t>
                      </w:r>
                    </w:p>
                    <w:p w:rsidR="0075671D" w:rsidRPr="004F1B29" w:rsidRDefault="0075671D"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75671D" w:rsidRPr="004F1B29" w:rsidRDefault="0075671D" w:rsidP="004F1B29">
                            <w:pPr>
                              <w:jc w:val="center"/>
                              <w:rPr>
                                <w:color w:val="000000" w:themeColor="text1"/>
                              </w:rPr>
                            </w:pPr>
                            <w:r w:rsidRPr="004F1B29">
                              <w:rPr>
                                <w:color w:val="000000" w:themeColor="text1"/>
                              </w:rPr>
                              <w:t>User Interface</w:t>
                            </w:r>
                          </w:p>
                          <w:p w:rsidR="0075671D" w:rsidRPr="004F1B29" w:rsidRDefault="0075671D"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75671D" w:rsidRPr="004F1B29" w:rsidRDefault="0075671D" w:rsidP="004F1B29">
                      <w:pPr>
                        <w:jc w:val="center"/>
                        <w:rPr>
                          <w:color w:val="000000" w:themeColor="text1"/>
                        </w:rPr>
                      </w:pPr>
                      <w:r w:rsidRPr="004F1B29">
                        <w:rPr>
                          <w:color w:val="000000" w:themeColor="text1"/>
                        </w:rPr>
                        <w:t>User Interface</w:t>
                      </w:r>
                    </w:p>
                    <w:p w:rsidR="0075671D" w:rsidRPr="004F1B29" w:rsidRDefault="0075671D"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8809420"/>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8809421"/>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8809422"/>
      <w:r>
        <w:t>Value Mapping</w:t>
      </w:r>
      <w:bookmarkEnd w:id="27"/>
    </w:p>
    <w:p w:rsidR="0000249F" w:rsidRPr="0000249F" w:rsidRDefault="0000249F" w:rsidP="0000249F">
      <w:pPr>
        <w:pStyle w:val="Heading2"/>
      </w:pPr>
      <w:bookmarkStart w:id="28" w:name="_Toc398809423"/>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75671D" w:rsidRDefault="009A08A5" w:rsidP="00513878">
      <w:pPr>
        <w:pStyle w:val="Heading1"/>
        <w:rPr>
          <w:color w:val="FF0000"/>
        </w:rPr>
      </w:pPr>
      <w:bookmarkStart w:id="29" w:name="_Toc398809424"/>
      <w:r w:rsidRPr="0075671D">
        <w:rPr>
          <w:color w:val="FF0000"/>
        </w:rPr>
        <w:lastRenderedPageBreak/>
        <w:t xml:space="preserve">Evaluation </w:t>
      </w:r>
      <w:r w:rsidR="00513878" w:rsidRPr="0075671D">
        <w:rPr>
          <w:color w:val="FF0000"/>
        </w:rPr>
        <w:t>Plan</w:t>
      </w:r>
      <w:bookmarkEnd w:id="29"/>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0"/>
      <w:r>
        <w:t>input</w:t>
      </w:r>
      <w:commentRangeEnd w:id="30"/>
      <w:r>
        <w:rPr>
          <w:rStyle w:val="CommentReference"/>
        </w:rPr>
        <w:commentReference w:id="30"/>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To this end, the 3 user studies used the equivalent of one pixel of information and gradually took away the contextual cues in order to create a more isolated experience that the user would have to navigate through.</w:t>
      </w:r>
    </w:p>
    <w:p w:rsidR="00716AC3" w:rsidRPr="00716AC3" w:rsidRDefault="00F31C6F" w:rsidP="00716AC3">
      <w:pPr>
        <w:pStyle w:val="Heading2"/>
      </w:pPr>
      <w:r>
        <w:t>Proximity to Vibration</w:t>
      </w:r>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r>
        <w:t>Preparation</w:t>
      </w:r>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r>
        <w:t>Test Procedure</w:t>
      </w:r>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r>
        <w:lastRenderedPageBreak/>
        <w:t xml:space="preserve">Phase </w:t>
      </w:r>
      <w:commentRangeStart w:id="31"/>
      <w:r>
        <w:t>One</w:t>
      </w:r>
      <w:commentRangeEnd w:id="31"/>
      <w:r w:rsidR="002A7212">
        <w:rPr>
          <w:rStyle w:val="CommentReference"/>
          <w:smallCaps w:val="0"/>
          <w:spacing w:val="0"/>
        </w:rPr>
        <w:commentReference w:id="31"/>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353B82" w:rsidP="00716AC3">
      <w:r>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FF215C" w:rsidP="00F932B2">
      <w:pPr>
        <w:pStyle w:val="Heading3"/>
      </w:pPr>
      <w:r>
        <w:t>Phase One Results</w:t>
      </w:r>
    </w:p>
    <w:tbl>
      <w:tblPr>
        <w:tblStyle w:val="LightList"/>
        <w:tblpPr w:leftFromText="180" w:rightFromText="180" w:vertAnchor="text" w:horzAnchor="margin" w:tblpY="21"/>
        <w:tblW w:w="5414" w:type="dxa"/>
        <w:tblLook w:val="0480" w:firstRow="0" w:lastRow="0" w:firstColumn="1" w:lastColumn="0" w:noHBand="0" w:noVBand="1"/>
      </w:tblPr>
      <w:tblGrid>
        <w:gridCol w:w="1879"/>
        <w:gridCol w:w="1809"/>
        <w:gridCol w:w="1726"/>
      </w:tblGrid>
      <w:tr w:rsidR="00B2178E" w:rsidRPr="00FF215C" w:rsidTr="00F932B2">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2178E" w:rsidRPr="00FF215C" w:rsidRDefault="00B2178E" w:rsidP="00B2178E">
            <w:pPr>
              <w:pStyle w:val="Heading2"/>
              <w:jc w:val="center"/>
              <w:outlineLvl w:val="1"/>
              <w:rPr>
                <w:sz w:val="32"/>
              </w:rPr>
            </w:pPr>
            <w:r w:rsidRPr="00FF215C">
              <w:rPr>
                <w:sz w:val="32"/>
              </w:rPr>
              <w:t>Percentage of Correct Answers on Phase One</w:t>
            </w:r>
            <w:r>
              <w:rPr>
                <w:noProof/>
              </w:rPr>
              <w:drawing>
                <wp:inline distT="0" distB="0" distL="0" distR="0" wp14:anchorId="312B7420" wp14:editId="6B12B921">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2178E" w:rsidRPr="0024334E" w:rsidTr="00F932B2">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Pr="00B2178E" w:rsidRDefault="00B2178E" w:rsidP="0044590D">
            <w:pPr>
              <w:pStyle w:val="Heading3"/>
              <w:jc w:val="center"/>
              <w:outlineLvl w:val="2"/>
            </w:pPr>
            <w:r w:rsidRPr="00B2178E">
              <w:t>Height from Table</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2178E" w:rsidTr="00F932B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Two Inches</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1</w:t>
            </w:r>
          </w:p>
        </w:tc>
      </w:tr>
      <w:tr w:rsidR="00B2178E" w:rsidTr="00F932B2">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One Inch</w:t>
            </w:r>
          </w:p>
        </w:tc>
        <w:tc>
          <w:tcPr>
            <w:tcW w:w="0" w:type="auto"/>
            <w:vAlign w:val="center"/>
          </w:tcPr>
          <w:p w:rsidR="00B2178E" w:rsidRDefault="00B2178E" w:rsidP="0044590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2178E" w:rsidRDefault="00B2178E" w:rsidP="0044590D">
            <w:pPr>
              <w:keepNext/>
              <w:jc w:val="center"/>
              <w:cnfStyle w:val="000000000000" w:firstRow="0" w:lastRow="0" w:firstColumn="0" w:lastColumn="0" w:oddVBand="0" w:evenVBand="0" w:oddHBand="0" w:evenHBand="0" w:firstRowFirstColumn="0" w:firstRowLastColumn="0" w:lastRowFirstColumn="0" w:lastRowLastColumn="0"/>
            </w:pPr>
            <w:r>
              <w:t>0.53</w:t>
            </w:r>
          </w:p>
        </w:tc>
      </w:tr>
    </w:tbl>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difference, the result gives a percentage of accuracy of 51%. When we compare this to a random result, which would be 33%, we get a </w:t>
      </w:r>
      <w:r w:rsidR="00BC0AD8">
        <w:lastRenderedPageBreak/>
        <w:t>confidence value of p&lt;0.02.</w:t>
      </w:r>
      <w:bookmarkStart w:id="32" w:name="_GoBack"/>
      <w:bookmarkEnd w:id="32"/>
    </w:p>
    <w:p w:rsidR="00F932B2" w:rsidRDefault="00F932B2" w:rsidP="00F932B2">
      <w:pPr>
        <w:pStyle w:val="Heading3"/>
      </w:pPr>
      <w:r>
        <w:t>Phase One Evaluation</w:t>
      </w:r>
    </w:p>
    <w:p w:rsidR="00F932B2" w:rsidRDefault="00F932B2" w:rsidP="00F932B2">
      <w:pPr>
        <w:pStyle w:val="Caption"/>
        <w:framePr w:w="5428" w:hSpace="180" w:wrap="around" w:vAnchor="text" w:hAnchor="page" w:x="1316" w:y="1776"/>
        <w:suppressOverlap/>
      </w:pPr>
      <w:r>
        <w:t xml:space="preserve">Table </w:t>
      </w:r>
      <w:fldSimple w:instr=" SEQ Table \* ARABIC ">
        <w:r w:rsidR="00017618">
          <w:rPr>
            <w:noProof/>
          </w:rPr>
          <w:t>1</w:t>
        </w:r>
      </w:fldSimple>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r>
        <w:t>Phase Two</w:t>
      </w:r>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246D07">
      <w:pPr>
        <w:pStyle w:val="Heading3"/>
      </w:pPr>
      <w:r>
        <w:t>Phase Two Results</w:t>
      </w:r>
    </w:p>
    <w:p w:rsidR="00246D07" w:rsidRDefault="00246D07" w:rsidP="00246D07">
      <w:r>
        <w:t xml:space="preserve">Once again the results are well above random, which in this case would be 33 percent given that there were three choices to be made. The object with the largest percentage of correct </w:t>
      </w:r>
      <w:r>
        <w:lastRenderedPageBreak/>
        <w:t>answers was the triangle, while the Rectangle had the lowest. This time the most sensitive setting of 5 was more successful. Table 2 shows the results of phase two.</w:t>
      </w:r>
    </w:p>
    <w:p w:rsidR="00246D07" w:rsidRDefault="005549ED" w:rsidP="005549ED">
      <w:pPr>
        <w:pStyle w:val="Heading3"/>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tbl>
      <w:tblPr>
        <w:tblStyle w:val="LightList"/>
        <w:tblpPr w:leftFromText="180" w:rightFromText="180" w:vertAnchor="text" w:horzAnchor="margin" w:tblpY="110"/>
        <w:tblW w:w="5414" w:type="dxa"/>
        <w:tblLook w:val="0480" w:firstRow="0" w:lastRow="0" w:firstColumn="1" w:lastColumn="0" w:noHBand="0" w:noVBand="1"/>
      </w:tblPr>
      <w:tblGrid>
        <w:gridCol w:w="1652"/>
        <w:gridCol w:w="1925"/>
        <w:gridCol w:w="1837"/>
      </w:tblGrid>
      <w:tr w:rsidR="00BF3680" w:rsidRPr="00FF215C"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F3680" w:rsidRPr="00FF215C" w:rsidRDefault="00BF3680" w:rsidP="00BF3680">
            <w:pPr>
              <w:pStyle w:val="Heading2"/>
              <w:jc w:val="center"/>
              <w:outlineLvl w:val="1"/>
              <w:rPr>
                <w:sz w:val="32"/>
              </w:rPr>
            </w:pPr>
            <w:r w:rsidRPr="00FF215C">
              <w:rPr>
                <w:sz w:val="32"/>
              </w:rPr>
              <w:t xml:space="preserve">Percentage of Correct Answers on Phase </w:t>
            </w:r>
            <w:r>
              <w:rPr>
                <w:sz w:val="32"/>
              </w:rPr>
              <w:t>Two</w:t>
            </w:r>
            <w:r>
              <w:rPr>
                <w:noProof/>
              </w:rPr>
              <w:drawing>
                <wp:inline distT="0" distB="0" distL="0" distR="0" wp14:anchorId="3E4EE7D9" wp14:editId="74213D15">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F3680" w:rsidRPr="0024334E" w:rsidTr="00BF3680">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Pr="00B2178E" w:rsidRDefault="00BF3680" w:rsidP="00BF3680">
            <w:pPr>
              <w:pStyle w:val="Heading3"/>
              <w:jc w:val="center"/>
              <w:outlineLvl w:val="2"/>
            </w:pPr>
          </w:p>
        </w:tc>
        <w:tc>
          <w:tcPr>
            <w:tcW w:w="0" w:type="auto"/>
            <w:vAlign w:val="center"/>
          </w:tcPr>
          <w:p w:rsidR="00BF3680" w:rsidRPr="00B2178E" w:rsidRDefault="00BF3680" w:rsidP="00BF3680">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F3680" w:rsidRPr="00B2178E" w:rsidRDefault="00BF3680" w:rsidP="00BF3680">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F3680" w:rsidTr="00BF368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Circle</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67</w:t>
            </w:r>
          </w:p>
        </w:tc>
      </w:tr>
      <w:tr w:rsidR="00BF3680" w:rsidTr="00BF368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Rectangle</w:t>
            </w:r>
          </w:p>
        </w:tc>
        <w:tc>
          <w:tcPr>
            <w:tcW w:w="0" w:type="auto"/>
            <w:vAlign w:val="center"/>
          </w:tcPr>
          <w:p w:rsidR="00BF3680" w:rsidRDefault="00BF3680" w:rsidP="00BF3680">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F3680" w:rsidRDefault="00BF3680" w:rsidP="00BF3680">
            <w:pPr>
              <w:keepNext/>
              <w:jc w:val="center"/>
              <w:cnfStyle w:val="000000000000" w:firstRow="0" w:lastRow="0" w:firstColumn="0" w:lastColumn="0" w:oddVBand="0" w:evenVBand="0" w:oddHBand="0" w:evenHBand="0" w:firstRowFirstColumn="0" w:firstRowLastColumn="0" w:lastRowFirstColumn="0" w:lastRowLastColumn="0"/>
            </w:pPr>
            <w:r>
              <w:t>0.29</w:t>
            </w:r>
          </w:p>
        </w:tc>
      </w:tr>
      <w:tr w:rsidR="00BF3680"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Triangle</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F3680" w:rsidRDefault="00BF3680" w:rsidP="00BF3680">
            <w:pPr>
              <w:keepNext/>
              <w:jc w:val="center"/>
              <w:cnfStyle w:val="000000100000" w:firstRow="0" w:lastRow="0" w:firstColumn="0" w:lastColumn="0" w:oddVBand="0" w:evenVBand="0" w:oddHBand="1" w:evenHBand="0" w:firstRowFirstColumn="0" w:firstRowLastColumn="0" w:lastRowFirstColumn="0" w:lastRowLastColumn="0"/>
            </w:pPr>
            <w:r>
              <w:t>0.80</w:t>
            </w:r>
          </w:p>
        </w:tc>
      </w:tr>
    </w:tbl>
    <w:p w:rsidR="005549ED" w:rsidRDefault="005549ED" w:rsidP="005549ED">
      <w:r>
        <w:t>front to back, giving them a 2D field to scan. Because of the first exercise, finding the edges was easy, their job was then to use that information to find a pattern they could compare with their mental expectation of how any of the shapes would feel.</w:t>
      </w:r>
    </w:p>
    <w:p w:rsidR="00BF3680" w:rsidRDefault="00BF3680" w:rsidP="00BF3680">
      <w:pPr>
        <w:pStyle w:val="Caption"/>
        <w:framePr w:w="5414" w:hSpace="180" w:wrap="around" w:vAnchor="text" w:hAnchor="page" w:x="1329" w:y="2809"/>
      </w:pPr>
      <w:r>
        <w:t xml:space="preserve">Table </w:t>
      </w:r>
      <w:fldSimple w:instr=" SEQ Table \* ARABIC ">
        <w:r>
          <w:rPr>
            <w:noProof/>
          </w:rPr>
          <w:t>2</w:t>
        </w:r>
      </w:fldSimple>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5549ED">
      <w:pPr>
        <w:pStyle w:val="Heading2"/>
      </w:pPr>
      <w:r>
        <w:t>Phase Three</w:t>
      </w:r>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lastRenderedPageBreak/>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tbl>
      <w:tblPr>
        <w:tblStyle w:val="LightList"/>
        <w:tblpPr w:leftFromText="180" w:rightFromText="180" w:vertAnchor="text" w:horzAnchor="margin" w:tblpY="110"/>
        <w:tblW w:w="5414" w:type="dxa"/>
        <w:tblLook w:val="0480" w:firstRow="0" w:lastRow="0" w:firstColumn="1" w:lastColumn="0" w:noHBand="0" w:noVBand="1"/>
      </w:tblPr>
      <w:tblGrid>
        <w:gridCol w:w="1652"/>
        <w:gridCol w:w="1925"/>
        <w:gridCol w:w="1837"/>
      </w:tblGrid>
      <w:tr w:rsidR="002D0952" w:rsidRPr="00FF215C" w:rsidTr="0075671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D0952" w:rsidRPr="00FF215C" w:rsidRDefault="002D0952" w:rsidP="002D0952">
            <w:pPr>
              <w:pStyle w:val="Heading2"/>
              <w:jc w:val="center"/>
              <w:outlineLvl w:val="1"/>
              <w:rPr>
                <w:sz w:val="32"/>
              </w:rPr>
            </w:pPr>
            <w:r w:rsidRPr="00FF215C">
              <w:rPr>
                <w:sz w:val="32"/>
              </w:rPr>
              <w:t xml:space="preserve">Percentage of Correct Answers on Phase </w:t>
            </w:r>
            <w:r>
              <w:rPr>
                <w:sz w:val="32"/>
              </w:rPr>
              <w:t>Three</w:t>
            </w:r>
            <w:r>
              <w:rPr>
                <w:noProof/>
              </w:rPr>
              <w:drawing>
                <wp:inline distT="0" distB="0" distL="0" distR="0" wp14:anchorId="3A310E4A" wp14:editId="06FE10FE">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D0952" w:rsidRPr="0024334E" w:rsidTr="0075671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Pr="00B2178E" w:rsidRDefault="002D0952" w:rsidP="0075671D">
            <w:pPr>
              <w:pStyle w:val="Heading3"/>
              <w:jc w:val="center"/>
              <w:outlineLvl w:val="2"/>
            </w:pPr>
          </w:p>
        </w:tc>
        <w:tc>
          <w:tcPr>
            <w:tcW w:w="0" w:type="auto"/>
            <w:vAlign w:val="center"/>
          </w:tcPr>
          <w:p w:rsidR="002D0952" w:rsidRPr="00B2178E" w:rsidRDefault="002D0952" w:rsidP="0075671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2D0952" w:rsidRPr="00B2178E" w:rsidRDefault="002D0952" w:rsidP="0075671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2D0952" w:rsidTr="0075671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75671D">
            <w:pPr>
              <w:jc w:val="center"/>
            </w:pPr>
            <w:r>
              <w:t>Circle</w:t>
            </w:r>
          </w:p>
        </w:tc>
        <w:tc>
          <w:tcPr>
            <w:tcW w:w="0" w:type="auto"/>
            <w:vAlign w:val="center"/>
          </w:tcPr>
          <w:p w:rsidR="002D0952" w:rsidRDefault="002D0952" w:rsidP="0075671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2D0952" w:rsidRDefault="002D0952" w:rsidP="0075671D">
            <w:pPr>
              <w:jc w:val="center"/>
              <w:cnfStyle w:val="000000100000" w:firstRow="0" w:lastRow="0" w:firstColumn="0" w:lastColumn="0" w:oddVBand="0" w:evenVBand="0" w:oddHBand="1" w:evenHBand="0" w:firstRowFirstColumn="0" w:firstRowLastColumn="0" w:lastRowFirstColumn="0" w:lastRowLastColumn="0"/>
            </w:pPr>
            <w:r>
              <w:t>0.40</w:t>
            </w:r>
          </w:p>
        </w:tc>
      </w:tr>
      <w:tr w:rsidR="002D0952" w:rsidTr="0075671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75671D">
            <w:pPr>
              <w:jc w:val="center"/>
            </w:pPr>
            <w:r>
              <w:t>Rectangle</w:t>
            </w:r>
          </w:p>
        </w:tc>
        <w:tc>
          <w:tcPr>
            <w:tcW w:w="0" w:type="auto"/>
            <w:vAlign w:val="center"/>
          </w:tcPr>
          <w:p w:rsidR="002D0952" w:rsidRDefault="002D0952" w:rsidP="0075671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2D0952" w:rsidRDefault="002D0952" w:rsidP="0075671D">
            <w:pPr>
              <w:keepNext/>
              <w:jc w:val="center"/>
              <w:cnfStyle w:val="000000000000" w:firstRow="0" w:lastRow="0" w:firstColumn="0" w:lastColumn="0" w:oddVBand="0" w:evenVBand="0" w:oddHBand="0" w:evenHBand="0" w:firstRowFirstColumn="0" w:firstRowLastColumn="0" w:lastRowFirstColumn="0" w:lastRowLastColumn="0"/>
            </w:pPr>
            <w:r>
              <w:t>0.67</w:t>
            </w:r>
          </w:p>
        </w:tc>
      </w:tr>
      <w:tr w:rsidR="002D0952" w:rsidTr="0075671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75671D">
            <w:pPr>
              <w:jc w:val="center"/>
            </w:pPr>
            <w:r>
              <w:t>Triangle</w:t>
            </w:r>
          </w:p>
        </w:tc>
        <w:tc>
          <w:tcPr>
            <w:tcW w:w="0" w:type="auto"/>
            <w:vAlign w:val="center"/>
          </w:tcPr>
          <w:p w:rsidR="002D0952" w:rsidRDefault="002D0952" w:rsidP="0075671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2D0952" w:rsidRDefault="002D0952" w:rsidP="0075671D">
            <w:pPr>
              <w:keepNext/>
              <w:jc w:val="center"/>
              <w:cnfStyle w:val="000000100000" w:firstRow="0" w:lastRow="0" w:firstColumn="0" w:lastColumn="0" w:oddVBand="0" w:evenVBand="0" w:oddHBand="1" w:evenHBand="0" w:firstRowFirstColumn="0" w:firstRowLastColumn="0" w:lastRowFirstColumn="0" w:lastRowLastColumn="0"/>
            </w:pPr>
            <w:r>
              <w:t>0.45</w:t>
            </w:r>
          </w:p>
        </w:tc>
      </w:tr>
    </w:tbl>
    <w:p w:rsidR="00BF3680" w:rsidRDefault="00BF3680" w:rsidP="00BF3680">
      <w:pPr>
        <w:pStyle w:val="Heading3"/>
      </w:pPr>
      <w:r>
        <w:t>Phase Three Results</w:t>
      </w:r>
    </w:p>
    <w:p w:rsidR="00017618" w:rsidRDefault="002D0952" w:rsidP="00017618">
      <w:r>
        <w:t>The sphere shows a success rate barely above random whereas the Prism shows a success rate of more than 80%. Overall the success rate for all three shapes was 55%. The results of phase three are shown in table 3.</w:t>
      </w:r>
    </w:p>
    <w:p w:rsidR="002D0952" w:rsidRDefault="002D0952" w:rsidP="002D0952">
      <w:pPr>
        <w:pStyle w:val="Heading3"/>
      </w:pPr>
      <w:r>
        <w:t>Phase Three Evaluation</w:t>
      </w:r>
    </w:p>
    <w:p w:rsidR="002D0952" w:rsidRDefault="002D0952" w:rsidP="002D0952">
      <w:pPr>
        <w:pStyle w:val="Caption"/>
        <w:framePr w:w="5428" w:hSpace="180" w:wrap="around" w:vAnchor="text" w:hAnchor="page" w:x="1329" w:y="2431"/>
      </w:pPr>
      <w:r>
        <w:t xml:space="preserve">Table </w:t>
      </w:r>
      <w:fldSimple w:instr=" SEQ Table \* ARABIC ">
        <w:r>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F31C6F" w:rsidRDefault="00F31C6F" w:rsidP="009606D2">
      <w:pPr>
        <w:pStyle w:val="Heading2"/>
      </w:pPr>
      <w:r>
        <w:lastRenderedPageBreak/>
        <w:t>Temperature to Vibration</w:t>
      </w:r>
      <w:r w:rsidRPr="00F31C6F">
        <w:t xml:space="preserve"> </w:t>
      </w:r>
      <w:r w:rsidR="00EA27CE">
        <w:t>1 game</w:t>
      </w:r>
    </w:p>
    <w:p w:rsidR="00EA27CE" w:rsidRDefault="00F31C6F" w:rsidP="009606D2">
      <w:pPr>
        <w:pStyle w:val="Heading2"/>
      </w:pPr>
      <w:r>
        <w:t>Evaluation</w:t>
      </w:r>
      <w:r w:rsidR="00EA27CE" w:rsidRPr="00EA27CE">
        <w:t xml:space="preserve"> </w:t>
      </w:r>
    </w:p>
    <w:p w:rsidR="00F16820" w:rsidRDefault="00F16820">
      <w:r>
        <w:br w:type="page"/>
      </w:r>
    </w:p>
    <w:p w:rsidR="00EA27CE" w:rsidRDefault="00EA27CE" w:rsidP="00EA27CE"/>
    <w:p w:rsidR="00EA27CE" w:rsidRDefault="00EA27CE" w:rsidP="000F0600">
      <w:pPr>
        <w:pStyle w:val="Heading2"/>
      </w:pPr>
      <w:r>
        <w:t>Temperature to Vibration</w:t>
      </w:r>
      <w:r w:rsidRPr="00F31C6F">
        <w:t xml:space="preserve"> </w:t>
      </w:r>
      <w:r>
        <w:t xml:space="preserve">2 </w:t>
      </w:r>
      <w:proofErr w:type="spellStart"/>
      <w:r>
        <w:t>peltier</w:t>
      </w:r>
      <w:proofErr w:type="spellEnd"/>
    </w:p>
    <w:p w:rsidR="00EA27CE" w:rsidRDefault="00EA27CE" w:rsidP="000F0600">
      <w:pPr>
        <w:pStyle w:val="Heading3"/>
      </w:pPr>
      <w:r>
        <w:t>Evaluation</w:t>
      </w:r>
    </w:p>
    <w:p w:rsidR="00F16820" w:rsidRDefault="00F16820">
      <w:r>
        <w:br w:type="page"/>
      </w:r>
    </w:p>
    <w:p w:rsidR="00EA27CE" w:rsidRDefault="00EA27CE" w:rsidP="000F0600">
      <w:pPr>
        <w:pStyle w:val="Heading2"/>
      </w:pPr>
      <w:r>
        <w:lastRenderedPageBreak/>
        <w:t>Glass to temperature</w:t>
      </w:r>
    </w:p>
    <w:p w:rsidR="000F0600" w:rsidRDefault="000F0600" w:rsidP="000F0600">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0F0600" w:rsidRPr="000F0600" w:rsidRDefault="000F0600" w:rsidP="000F0600">
      <w:pPr>
        <w:pStyle w:val="Heading3"/>
      </w:pPr>
      <w:r>
        <w:t>Preparation</w:t>
      </w:r>
    </w:p>
    <w:p w:rsidR="000F0600" w:rsidRDefault="000F0600" w:rsidP="000F0600">
      <w:pPr>
        <w:pStyle w:val="Heading4"/>
      </w:pPr>
      <w:r>
        <w:t>Hardware</w:t>
      </w:r>
    </w:p>
    <w:p w:rsidR="000F0600" w:rsidRDefault="000F0600" w:rsidP="000F0600">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rsidR="00703552">
        <w:t>DoppelLab</w:t>
      </w:r>
      <w:proofErr w:type="spellEnd"/>
      <w:r w:rsidR="00703552">
        <w:t xml:space="preserve"> project at the MIT Media Lab</w:t>
      </w:r>
      <w:r>
        <w:t>.</w:t>
      </w:r>
    </w:p>
    <w:p w:rsidR="00703552" w:rsidRDefault="00703552" w:rsidP="000F0600">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0F0600" w:rsidRPr="000F0600" w:rsidRDefault="000F0600" w:rsidP="000F0600">
      <w:pPr>
        <w:pStyle w:val="Heading4"/>
      </w:pPr>
      <w:r>
        <w:t>Software</w:t>
      </w:r>
    </w:p>
    <w:p w:rsidR="000F0600" w:rsidRDefault="000F0600" w:rsidP="00703552">
      <w:pPr>
        <w:tabs>
          <w:tab w:val="center" w:pos="4680"/>
        </w:tabs>
      </w:pPr>
      <w:r>
        <w:t xml:space="preserve">The </w:t>
      </w:r>
      <w:proofErr w:type="spellStart"/>
      <w:r w:rsidR="00703552">
        <w:t>DoppelLab</w:t>
      </w:r>
      <w:proofErr w:type="spellEnd"/>
      <w:r w:rsidR="00703552">
        <w:t xml:space="preserve"> project uses a sensor network that reports a variety of real-time information to the web. An app was written to take the data from </w:t>
      </w:r>
      <w:proofErr w:type="spellStart"/>
      <w:r w:rsidR="00703552">
        <w:t>DoppelLab</w:t>
      </w:r>
      <w:proofErr w:type="spellEnd"/>
      <w:r w:rsidR="00703552">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703552" w:rsidRPr="000F0600" w:rsidRDefault="00703552" w:rsidP="00703552">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0F0600" w:rsidRDefault="000F0600" w:rsidP="000F0600">
      <w:pPr>
        <w:pStyle w:val="Heading3"/>
      </w:pPr>
      <w:r>
        <w:t>Procedure</w:t>
      </w:r>
    </w:p>
    <w:p w:rsidR="00D73BFB" w:rsidRPr="00D73BFB" w:rsidRDefault="00D73BFB" w:rsidP="00D73BFB">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0F0600" w:rsidRDefault="000F0600" w:rsidP="000F0600">
      <w:pPr>
        <w:pStyle w:val="Heading3"/>
      </w:pPr>
      <w:r>
        <w:t>Results</w:t>
      </w:r>
    </w:p>
    <w:p w:rsidR="00D73BFB" w:rsidRPr="00D73BFB" w:rsidRDefault="00D73BFB" w:rsidP="00D73BFB">
      <w:r>
        <w:t>This experiment was not completed because it became clear early on that the temperature feedback was not clear enough for the users to be successful. But some important lessons where found from this experience.</w:t>
      </w:r>
    </w:p>
    <w:p w:rsidR="00EA27CE" w:rsidRDefault="00EA27CE" w:rsidP="000F0600">
      <w:pPr>
        <w:pStyle w:val="Heading3"/>
      </w:pPr>
      <w:r>
        <w:lastRenderedPageBreak/>
        <w:t>Evaluation</w:t>
      </w:r>
    </w:p>
    <w:p w:rsidR="00D73BFB" w:rsidRDefault="00D73BFB" w:rsidP="00D73BFB">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D73BFB" w:rsidRDefault="00D73BFB" w:rsidP="00D73BFB">
      <w:r>
        <w:t xml:space="preserve">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w:t>
      </w:r>
      <w:r w:rsidR="002F678D">
        <w:t xml:space="preserve">the sense for </w:t>
      </w:r>
      <w:r>
        <w:t>gradual change, I would either have to start and stop the signal or use temperature values that would be outside of the comfortable area for most users.</w:t>
      </w:r>
    </w:p>
    <w:p w:rsidR="00D73BFB" w:rsidRPr="00D73BFB" w:rsidRDefault="002F678D" w:rsidP="00D73BFB">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F16820" w:rsidRDefault="00F16820">
      <w:r>
        <w:br w:type="page"/>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660AB6" w:rsidRDefault="00660AB6" w:rsidP="00660AB6">
      <w:pPr>
        <w:pStyle w:val="Heading1"/>
      </w:pPr>
      <w:bookmarkStart w:id="33" w:name="_Toc398809426"/>
      <w:r>
        <w:lastRenderedPageBreak/>
        <w:t>Research Questions</w:t>
      </w:r>
      <w:bookmarkEnd w:id="33"/>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34" w:name="_Toc398809427"/>
      <w:r>
        <w:t>Discreet and Continuous Data</w:t>
      </w:r>
      <w:bookmarkEnd w:id="34"/>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35" w:name="_Toc398809428"/>
      <w:r>
        <w:t>Sensory Substitution</w:t>
      </w:r>
      <w:bookmarkEnd w:id="35"/>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36" w:name="_Toc398809429"/>
      <w:r>
        <w:t>Sensory Augmentation</w:t>
      </w:r>
      <w:bookmarkEnd w:id="36"/>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37" w:name="_Toc398809430"/>
      <w:r>
        <w:t>New Senses</w:t>
      </w:r>
      <w:bookmarkEnd w:id="37"/>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38" w:name="_Toc398809431"/>
      <w:r>
        <w:t>The User and the New Stimuli</w:t>
      </w:r>
      <w:bookmarkEnd w:id="38"/>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39" w:name="_Toc398809432"/>
      <w:r>
        <w:lastRenderedPageBreak/>
        <w:t>Escaping the visual user interface</w:t>
      </w:r>
      <w:bookmarkEnd w:id="39"/>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40" w:name="_Toc398809433"/>
      <w:r>
        <w:t>Design Thinking</w:t>
      </w:r>
      <w:bookmarkEnd w:id="40"/>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41" w:name="_Toc398809434"/>
      <w:r>
        <w:t>Human Development</w:t>
      </w:r>
      <w:bookmarkEnd w:id="41"/>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42" w:name="_Toc398809435"/>
      <w:r>
        <w:lastRenderedPageBreak/>
        <w:t>References</w:t>
      </w:r>
      <w:bookmarkEnd w:id="42"/>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3" w:name="_Toc398809436"/>
      <w:r>
        <w:lastRenderedPageBreak/>
        <w:t xml:space="preserve">Non-Cited </w:t>
      </w:r>
      <w:r w:rsidRPr="007D75E4">
        <w:t>Bibliography</w:t>
      </w:r>
      <w:bookmarkEnd w:id="43"/>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4" w:name="_Toc398809437"/>
      <w:r>
        <w:lastRenderedPageBreak/>
        <w:t>Bio</w:t>
      </w:r>
      <w:bookmarkEnd w:id="44"/>
    </w:p>
    <w:p w:rsidR="00BF4F0C" w:rsidRDefault="00BF4F0C" w:rsidP="00BF4F0C">
      <w:pPr>
        <w:pStyle w:val="Heading2"/>
      </w:pPr>
      <w:bookmarkStart w:id="45" w:name="_Toc398809438"/>
      <w:r>
        <w:t>Santiago Eloy Alfaro</w:t>
      </w:r>
      <w:bookmarkEnd w:id="45"/>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75671D" w:rsidRDefault="0075671D">
      <w:pPr>
        <w:pStyle w:val="CommentText"/>
      </w:pPr>
      <w:r>
        <w:rPr>
          <w:rStyle w:val="CommentReference"/>
        </w:rPr>
        <w:annotationRef/>
      </w:r>
      <w:r>
        <w:t>Reference!</w:t>
      </w:r>
    </w:p>
  </w:comment>
  <w:comment w:id="25" w:author="TitoAlfaro" w:date="2014-09-17T17:00:00Z" w:initials="T">
    <w:p w:rsidR="0075671D" w:rsidRDefault="0075671D">
      <w:pPr>
        <w:pStyle w:val="CommentText"/>
      </w:pPr>
      <w:r>
        <w:rPr>
          <w:rStyle w:val="CommentReference"/>
        </w:rPr>
        <w:annotationRef/>
      </w:r>
      <w:r>
        <w:t>Reference!</w:t>
      </w:r>
    </w:p>
  </w:comment>
  <w:comment w:id="30" w:author="TitoAlfaro" w:date="2014-09-17T13:00:00Z" w:initials="T">
    <w:p w:rsidR="0075671D" w:rsidRDefault="0075671D">
      <w:pPr>
        <w:pStyle w:val="CommentText"/>
      </w:pPr>
      <w:r>
        <w:rPr>
          <w:rStyle w:val="CommentReference"/>
        </w:rPr>
        <w:annotationRef/>
      </w:r>
      <w:r>
        <w:t>Expand on this!!!</w:t>
      </w:r>
    </w:p>
  </w:comment>
  <w:comment w:id="31" w:author="TitoAlfaro" w:date="2014-09-22T15:51:00Z" w:initials="T">
    <w:p w:rsidR="0075671D" w:rsidRDefault="0075671D">
      <w:pPr>
        <w:pStyle w:val="CommentText"/>
      </w:pPr>
      <w:r>
        <w:rPr>
          <w:rStyle w:val="CommentReference"/>
        </w:rPr>
        <w:annotationRef/>
      </w:r>
      <w:r>
        <w:t>Insert figure of Test explaining X, Y and Z ax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9F3" w:rsidRDefault="007729F3" w:rsidP="00C23F63">
      <w:pPr>
        <w:spacing w:after="0" w:line="240" w:lineRule="auto"/>
      </w:pPr>
      <w:r>
        <w:separator/>
      </w:r>
    </w:p>
  </w:endnote>
  <w:endnote w:type="continuationSeparator" w:id="0">
    <w:p w:rsidR="007729F3" w:rsidRDefault="007729F3"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5671D" w:rsidRDefault="0075671D">
        <w:pPr>
          <w:pStyle w:val="Footer"/>
          <w:jc w:val="center"/>
        </w:pPr>
        <w:r>
          <w:fldChar w:fldCharType="begin"/>
        </w:r>
        <w:r>
          <w:instrText xml:space="preserve"> PAGE   \* MERGEFORMAT </w:instrText>
        </w:r>
        <w:r>
          <w:fldChar w:fldCharType="separate"/>
        </w:r>
        <w:r w:rsidR="00BC0AD8">
          <w:rPr>
            <w:noProof/>
          </w:rPr>
          <w:t>20</w:t>
        </w:r>
        <w:r>
          <w:rPr>
            <w:noProof/>
          </w:rPr>
          <w:fldChar w:fldCharType="end"/>
        </w:r>
      </w:p>
    </w:sdtContent>
  </w:sdt>
  <w:p w:rsidR="0075671D" w:rsidRDefault="007567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9F3" w:rsidRDefault="007729F3" w:rsidP="00C23F63">
      <w:pPr>
        <w:spacing w:after="0" w:line="240" w:lineRule="auto"/>
      </w:pPr>
      <w:r>
        <w:separator/>
      </w:r>
    </w:p>
  </w:footnote>
  <w:footnote w:type="continuationSeparator" w:id="0">
    <w:p w:rsidR="007729F3" w:rsidRDefault="007729F3"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1CF1"/>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4266"/>
    <w:rsid w:val="0033774A"/>
    <w:rsid w:val="003450B5"/>
    <w:rsid w:val="00353B82"/>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4590D"/>
    <w:rsid w:val="00466CDF"/>
    <w:rsid w:val="00471645"/>
    <w:rsid w:val="0047309D"/>
    <w:rsid w:val="00473689"/>
    <w:rsid w:val="0047372E"/>
    <w:rsid w:val="00474A3F"/>
    <w:rsid w:val="00494E5F"/>
    <w:rsid w:val="00497473"/>
    <w:rsid w:val="004A13DA"/>
    <w:rsid w:val="004B75B6"/>
    <w:rsid w:val="004C1131"/>
    <w:rsid w:val="004C1688"/>
    <w:rsid w:val="004C200F"/>
    <w:rsid w:val="004D618B"/>
    <w:rsid w:val="004F1B29"/>
    <w:rsid w:val="004F2802"/>
    <w:rsid w:val="004F551D"/>
    <w:rsid w:val="005005D2"/>
    <w:rsid w:val="0050601B"/>
    <w:rsid w:val="00510AF3"/>
    <w:rsid w:val="00513878"/>
    <w:rsid w:val="0051560A"/>
    <w:rsid w:val="00515B2D"/>
    <w:rsid w:val="00522039"/>
    <w:rsid w:val="00522725"/>
    <w:rsid w:val="00525CF9"/>
    <w:rsid w:val="005549ED"/>
    <w:rsid w:val="005604F7"/>
    <w:rsid w:val="00564409"/>
    <w:rsid w:val="00565135"/>
    <w:rsid w:val="005653A1"/>
    <w:rsid w:val="00566462"/>
    <w:rsid w:val="0056784D"/>
    <w:rsid w:val="00580DCD"/>
    <w:rsid w:val="00584431"/>
    <w:rsid w:val="00594419"/>
    <w:rsid w:val="005A3E65"/>
    <w:rsid w:val="005E366C"/>
    <w:rsid w:val="005F0C34"/>
    <w:rsid w:val="005F1A3E"/>
    <w:rsid w:val="005F3622"/>
    <w:rsid w:val="00603B17"/>
    <w:rsid w:val="006063AD"/>
    <w:rsid w:val="006101CE"/>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A4F32"/>
    <w:rsid w:val="008B5473"/>
    <w:rsid w:val="008C17B4"/>
    <w:rsid w:val="008C6F68"/>
    <w:rsid w:val="008E5A8E"/>
    <w:rsid w:val="008F0BCA"/>
    <w:rsid w:val="008F1C0A"/>
    <w:rsid w:val="00902C82"/>
    <w:rsid w:val="00911CDD"/>
    <w:rsid w:val="00953F93"/>
    <w:rsid w:val="009606D2"/>
    <w:rsid w:val="00970376"/>
    <w:rsid w:val="00974267"/>
    <w:rsid w:val="009A08A5"/>
    <w:rsid w:val="009B3E48"/>
    <w:rsid w:val="009E429B"/>
    <w:rsid w:val="009E506C"/>
    <w:rsid w:val="009F6641"/>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2178E"/>
    <w:rsid w:val="00B32929"/>
    <w:rsid w:val="00B5045A"/>
    <w:rsid w:val="00B5257D"/>
    <w:rsid w:val="00B56C32"/>
    <w:rsid w:val="00B76316"/>
    <w:rsid w:val="00B82B13"/>
    <w:rsid w:val="00B83FE1"/>
    <w:rsid w:val="00B841A4"/>
    <w:rsid w:val="00BB058B"/>
    <w:rsid w:val="00BB6397"/>
    <w:rsid w:val="00BB7A2B"/>
    <w:rsid w:val="00BC0AD8"/>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3BFB"/>
    <w:rsid w:val="00D76093"/>
    <w:rsid w:val="00D8769F"/>
    <w:rsid w:val="00D96583"/>
    <w:rsid w:val="00DA119C"/>
    <w:rsid w:val="00DA2D57"/>
    <w:rsid w:val="00DC2243"/>
    <w:rsid w:val="00DD224D"/>
    <w:rsid w:val="00DD4F50"/>
    <w:rsid w:val="00DE591C"/>
    <w:rsid w:val="00DF3EC6"/>
    <w:rsid w:val="00DF40F1"/>
    <w:rsid w:val="00E0073D"/>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46375296"/>
        <c:axId val="46376832"/>
      </c:barChart>
      <c:catAx>
        <c:axId val="46375296"/>
        <c:scaling>
          <c:orientation val="minMax"/>
        </c:scaling>
        <c:delete val="0"/>
        <c:axPos val="b"/>
        <c:majorTickMark val="out"/>
        <c:minorTickMark val="none"/>
        <c:tickLblPos val="nextTo"/>
        <c:crossAx val="46376832"/>
        <c:crosses val="autoZero"/>
        <c:auto val="1"/>
        <c:lblAlgn val="ctr"/>
        <c:lblOffset val="100"/>
        <c:noMultiLvlLbl val="0"/>
      </c:catAx>
      <c:valAx>
        <c:axId val="46376832"/>
        <c:scaling>
          <c:orientation val="minMax"/>
        </c:scaling>
        <c:delete val="0"/>
        <c:axPos val="l"/>
        <c:majorGridlines/>
        <c:numFmt formatCode="General" sourceLinked="1"/>
        <c:majorTickMark val="out"/>
        <c:minorTickMark val="none"/>
        <c:tickLblPos val="nextTo"/>
        <c:crossAx val="463752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46280704"/>
        <c:axId val="46282240"/>
      </c:barChart>
      <c:catAx>
        <c:axId val="46280704"/>
        <c:scaling>
          <c:orientation val="minMax"/>
        </c:scaling>
        <c:delete val="0"/>
        <c:axPos val="b"/>
        <c:majorTickMark val="out"/>
        <c:minorTickMark val="none"/>
        <c:tickLblPos val="nextTo"/>
        <c:crossAx val="46282240"/>
        <c:crosses val="autoZero"/>
        <c:auto val="1"/>
        <c:lblAlgn val="ctr"/>
        <c:lblOffset val="100"/>
        <c:noMultiLvlLbl val="0"/>
      </c:catAx>
      <c:valAx>
        <c:axId val="46282240"/>
        <c:scaling>
          <c:orientation val="minMax"/>
        </c:scaling>
        <c:delete val="0"/>
        <c:axPos val="l"/>
        <c:majorGridlines/>
        <c:numFmt formatCode="General" sourceLinked="1"/>
        <c:majorTickMark val="out"/>
        <c:minorTickMark val="none"/>
        <c:tickLblPos val="nextTo"/>
        <c:crossAx val="462807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43788160"/>
        <c:axId val="43789696"/>
      </c:barChart>
      <c:catAx>
        <c:axId val="43788160"/>
        <c:scaling>
          <c:orientation val="minMax"/>
        </c:scaling>
        <c:delete val="0"/>
        <c:axPos val="b"/>
        <c:majorTickMark val="out"/>
        <c:minorTickMark val="none"/>
        <c:tickLblPos val="nextTo"/>
        <c:crossAx val="43789696"/>
        <c:crosses val="autoZero"/>
        <c:auto val="1"/>
        <c:lblAlgn val="ctr"/>
        <c:lblOffset val="100"/>
        <c:noMultiLvlLbl val="0"/>
      </c:catAx>
      <c:valAx>
        <c:axId val="43789696"/>
        <c:scaling>
          <c:orientation val="minMax"/>
        </c:scaling>
        <c:delete val="0"/>
        <c:axPos val="l"/>
        <c:majorGridlines/>
        <c:numFmt formatCode="General" sourceLinked="1"/>
        <c:majorTickMark val="out"/>
        <c:minorTickMark val="none"/>
        <c:tickLblPos val="nextTo"/>
        <c:crossAx val="437881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ED190471-2DC2-4EEC-A3F0-E0B84D9BE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4</TotalTime>
  <Pages>36</Pages>
  <Words>13928</Words>
  <Characters>7939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30</cp:revision>
  <cp:lastPrinted>2014-09-15T20:52:00Z</cp:lastPrinted>
  <dcterms:created xsi:type="dcterms:W3CDTF">2014-07-21T21:55:00Z</dcterms:created>
  <dcterms:modified xsi:type="dcterms:W3CDTF">2014-09-2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